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rPr>
          <w:rFonts w:hint="eastAsia"/>
        </w:rPr>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rPr>
          <w:rFonts w:hint="eastAsia"/>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w:t>
      </w:r>
      <w:r>
        <w:rPr>
          <w:rFonts w:hint="eastAsia"/>
        </w:rPr>
        <w:t>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rPr>
          <w:rFonts w:hint="eastAsia"/>
        </w:rPr>
      </w:pPr>
      <w:r>
        <w:rPr>
          <w:rFonts w:hint="eastAsia"/>
        </w:rPr>
        <w:t>领域变化：涉及期刊数量</w:t>
      </w:r>
    </w:p>
    <w:p w14:paraId="6A76089D" w14:textId="653704D7" w:rsidR="00F75DB6" w:rsidRPr="00D86277" w:rsidRDefault="00616090" w:rsidP="00616090">
      <w:pPr>
        <w:ind w:firstLine="420"/>
        <w:rPr>
          <w:rFonts w:hint="eastAsia"/>
        </w:rPr>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Pr>
        <w:rPr>
          <w:rFonts w:hint="eastAsia"/>
        </w:rPr>
      </w:pP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rPr>
          <w:rFonts w:hint="eastAsia"/>
        </w:rPr>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9"/>
      <w:r>
        <w:rPr>
          <w:rFonts w:hint="eastAsia"/>
        </w:rPr>
        <w:t>具体到图书情报学科</w:t>
      </w:r>
      <w:commentRangeEnd w:id="39"/>
      <w:r w:rsidR="00335A84">
        <w:rPr>
          <w:rStyle w:val="ad"/>
        </w:rPr>
        <w:commentReference w:id="39"/>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40"/>
      <w:r w:rsidR="000E52F5">
        <w:rPr>
          <w:rFonts w:hint="eastAsia"/>
        </w:rPr>
        <w:t>也可能迁往任何一个学科，</w:t>
      </w:r>
      <w:r w:rsidR="00524DEA">
        <w:rPr>
          <w:rFonts w:hint="eastAsia"/>
        </w:rPr>
        <w:t>学科壁垒不是绝对的</w:t>
      </w:r>
      <w:commentRangeEnd w:id="40"/>
      <w:r w:rsidR="00023F90">
        <w:rPr>
          <w:rStyle w:val="ad"/>
        </w:rPr>
        <w:commentReference w:id="40"/>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lastRenderedPageBreak/>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Pr>
          <w:rFonts w:hint="eastAsia"/>
        </w:rPr>
        <w:t>：</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4ACF9C94" w14:textId="67EEB833"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r w:rsidR="007962AB">
        <w:rPr>
          <w:rFonts w:ascii="Times New Roman" w:hAnsi="Times New Roman" w:cs="Times New Roman" w:hint="eastAsia"/>
        </w:rPr>
        <w:t>（</w:t>
      </w:r>
      <w:r w:rsidR="007962AB">
        <w:rPr>
          <w:rFonts w:ascii="Times New Roman" w:hAnsi="Times New Roman" w:cs="Times New Roman" w:hint="eastAsia"/>
        </w:rPr>
        <w:t>JCR</w:t>
      </w:r>
      <w:r w:rsidR="007962AB">
        <w:rPr>
          <w:rFonts w:ascii="Times New Roman" w:hAnsi="Times New Roman" w:cs="Times New Roman" w:hint="eastAsia"/>
        </w:rPr>
        <w:t>小类，第一年）</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 xml:space="preserve">Liu S, Chen H, Bu Y. Comparing different perspectives of characterizing interdisciplinarity of scientific publications: author vs. publication perspectives[C]//Proceedings of the 22nd ACM/IEEE Joint Conference on Digital </w:t>
      </w:r>
      <w:r>
        <w:lastRenderedPageBreak/>
        <w:t>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 xml:space="preserve">Pierce S J. Boundary crossing in research literatures as a means of interdisciplinary </w:t>
      </w:r>
      <w:r>
        <w:lastRenderedPageBreak/>
        <w:t>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xml:space="preserve">. Construction of the Literature Graph in </w:t>
      </w:r>
      <w:r>
        <w:lastRenderedPageBreak/>
        <w:t>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lastRenderedPageBreak/>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lastRenderedPageBreak/>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lastRenderedPageBreak/>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lastRenderedPageBreak/>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246151">
      <w:footerReference w:type="default" r:id="rId68"/>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40"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37CDF" w14:textId="77777777" w:rsidR="00E94131" w:rsidRDefault="00E94131" w:rsidP="00FF1F60">
      <w:r>
        <w:separator/>
      </w:r>
    </w:p>
  </w:endnote>
  <w:endnote w:type="continuationSeparator" w:id="0">
    <w:p w14:paraId="0A024676" w14:textId="77777777" w:rsidR="00E94131" w:rsidRDefault="00E94131"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BE1DB" w14:textId="77777777" w:rsidR="00E94131" w:rsidRDefault="00E94131" w:rsidP="00FF1F60">
      <w:r>
        <w:separator/>
      </w:r>
    </w:p>
  </w:footnote>
  <w:footnote w:type="continuationSeparator" w:id="0">
    <w:p w14:paraId="116A484A" w14:textId="77777777" w:rsidR="00E94131" w:rsidRDefault="00E94131"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FC"/>
    <w:rsid w:val="000065F0"/>
    <w:rsid w:val="00006935"/>
    <w:rsid w:val="000072E0"/>
    <w:rsid w:val="0000737D"/>
    <w:rsid w:val="000074D0"/>
    <w:rsid w:val="0000769E"/>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2FE"/>
    <w:rsid w:val="000265F9"/>
    <w:rsid w:val="00026810"/>
    <w:rsid w:val="000268FE"/>
    <w:rsid w:val="00026A44"/>
    <w:rsid w:val="00026B42"/>
    <w:rsid w:val="00026D4D"/>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A90"/>
    <w:rsid w:val="00040BA0"/>
    <w:rsid w:val="00040C58"/>
    <w:rsid w:val="00040E94"/>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05C"/>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75B"/>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F5"/>
    <w:rsid w:val="000E4D16"/>
    <w:rsid w:val="000E4E58"/>
    <w:rsid w:val="000E5078"/>
    <w:rsid w:val="000E52F5"/>
    <w:rsid w:val="000E572F"/>
    <w:rsid w:val="000E5BA2"/>
    <w:rsid w:val="000E5E41"/>
    <w:rsid w:val="000E691F"/>
    <w:rsid w:val="000E6B88"/>
    <w:rsid w:val="000E6F41"/>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48A"/>
    <w:rsid w:val="001254C5"/>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51"/>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056"/>
    <w:rsid w:val="002151AA"/>
    <w:rsid w:val="00215357"/>
    <w:rsid w:val="00215C44"/>
    <w:rsid w:val="00215E7F"/>
    <w:rsid w:val="00215F94"/>
    <w:rsid w:val="00216451"/>
    <w:rsid w:val="0021652F"/>
    <w:rsid w:val="002165E1"/>
    <w:rsid w:val="002165FA"/>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304"/>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E41"/>
    <w:rsid w:val="002C7F14"/>
    <w:rsid w:val="002D03C7"/>
    <w:rsid w:val="002D03FF"/>
    <w:rsid w:val="002D103E"/>
    <w:rsid w:val="002D1122"/>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1C4"/>
    <w:rsid w:val="002F5702"/>
    <w:rsid w:val="002F5E60"/>
    <w:rsid w:val="002F68ED"/>
    <w:rsid w:val="002F6D37"/>
    <w:rsid w:val="002F6F4E"/>
    <w:rsid w:val="002F6FA1"/>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62F"/>
    <w:rsid w:val="0032277E"/>
    <w:rsid w:val="00322968"/>
    <w:rsid w:val="00323159"/>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024"/>
    <w:rsid w:val="0039494E"/>
    <w:rsid w:val="00394E9D"/>
    <w:rsid w:val="003954F0"/>
    <w:rsid w:val="00395546"/>
    <w:rsid w:val="00395975"/>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112C"/>
    <w:rsid w:val="00401EA8"/>
    <w:rsid w:val="004025F8"/>
    <w:rsid w:val="00403462"/>
    <w:rsid w:val="00403BF3"/>
    <w:rsid w:val="004042D3"/>
    <w:rsid w:val="00404FC0"/>
    <w:rsid w:val="0040533E"/>
    <w:rsid w:val="0040546C"/>
    <w:rsid w:val="004055C0"/>
    <w:rsid w:val="00405B94"/>
    <w:rsid w:val="00405D10"/>
    <w:rsid w:val="00406FD5"/>
    <w:rsid w:val="00410239"/>
    <w:rsid w:val="00410381"/>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798"/>
    <w:rsid w:val="00451A96"/>
    <w:rsid w:val="00451C6D"/>
    <w:rsid w:val="00452140"/>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2F41"/>
    <w:rsid w:val="00483261"/>
    <w:rsid w:val="0048376A"/>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5A5"/>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0EF"/>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6D1E"/>
    <w:rsid w:val="00727189"/>
    <w:rsid w:val="00727248"/>
    <w:rsid w:val="0072763E"/>
    <w:rsid w:val="00730500"/>
    <w:rsid w:val="00730995"/>
    <w:rsid w:val="00730A2A"/>
    <w:rsid w:val="00731447"/>
    <w:rsid w:val="007316F5"/>
    <w:rsid w:val="00731902"/>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080"/>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97A"/>
    <w:rsid w:val="00862AC6"/>
    <w:rsid w:val="008632BF"/>
    <w:rsid w:val="00863427"/>
    <w:rsid w:val="0086446E"/>
    <w:rsid w:val="0086458E"/>
    <w:rsid w:val="008645CA"/>
    <w:rsid w:val="00864610"/>
    <w:rsid w:val="00864701"/>
    <w:rsid w:val="00864902"/>
    <w:rsid w:val="00864AD8"/>
    <w:rsid w:val="008658C3"/>
    <w:rsid w:val="00865B89"/>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7C"/>
    <w:rsid w:val="008E2A8A"/>
    <w:rsid w:val="008E2AAF"/>
    <w:rsid w:val="008E2AD6"/>
    <w:rsid w:val="008E2BD0"/>
    <w:rsid w:val="008E2C53"/>
    <w:rsid w:val="008E2D00"/>
    <w:rsid w:val="008E3F0D"/>
    <w:rsid w:val="008E4189"/>
    <w:rsid w:val="008E4501"/>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410B"/>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8DA"/>
    <w:rsid w:val="00925A1D"/>
    <w:rsid w:val="00925B6E"/>
    <w:rsid w:val="00926136"/>
    <w:rsid w:val="009261C0"/>
    <w:rsid w:val="009262A1"/>
    <w:rsid w:val="009265E2"/>
    <w:rsid w:val="00926D79"/>
    <w:rsid w:val="00926E75"/>
    <w:rsid w:val="0092774A"/>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73FD"/>
    <w:rsid w:val="009A79F3"/>
    <w:rsid w:val="009A7FC2"/>
    <w:rsid w:val="009B06B7"/>
    <w:rsid w:val="009B0BA4"/>
    <w:rsid w:val="009B1101"/>
    <w:rsid w:val="009B1C75"/>
    <w:rsid w:val="009B22AA"/>
    <w:rsid w:val="009B2458"/>
    <w:rsid w:val="009B2B75"/>
    <w:rsid w:val="009B2E8E"/>
    <w:rsid w:val="009B366D"/>
    <w:rsid w:val="009B376D"/>
    <w:rsid w:val="009B39F8"/>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A09"/>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965"/>
    <w:rsid w:val="00AB4B15"/>
    <w:rsid w:val="00AB4DE9"/>
    <w:rsid w:val="00AB55C4"/>
    <w:rsid w:val="00AB5887"/>
    <w:rsid w:val="00AB5AA9"/>
    <w:rsid w:val="00AB5F5A"/>
    <w:rsid w:val="00AB61A1"/>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8BB"/>
    <w:rsid w:val="00AC3A8E"/>
    <w:rsid w:val="00AC40D5"/>
    <w:rsid w:val="00AC40E3"/>
    <w:rsid w:val="00AC42CB"/>
    <w:rsid w:val="00AC43C2"/>
    <w:rsid w:val="00AC44A8"/>
    <w:rsid w:val="00AC4508"/>
    <w:rsid w:val="00AC4764"/>
    <w:rsid w:val="00AC4BB4"/>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A5D"/>
    <w:rsid w:val="00B30B2E"/>
    <w:rsid w:val="00B30C3B"/>
    <w:rsid w:val="00B3180A"/>
    <w:rsid w:val="00B32174"/>
    <w:rsid w:val="00B3242A"/>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67B"/>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6CB"/>
    <w:rsid w:val="00B80951"/>
    <w:rsid w:val="00B80A9F"/>
    <w:rsid w:val="00B81CFB"/>
    <w:rsid w:val="00B81FF7"/>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7D1"/>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762"/>
    <w:rsid w:val="00CE6961"/>
    <w:rsid w:val="00CE6A54"/>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72"/>
    <w:rsid w:val="00D349F8"/>
    <w:rsid w:val="00D34AB8"/>
    <w:rsid w:val="00D34C9D"/>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B80"/>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3C1"/>
    <w:rsid w:val="00E13653"/>
    <w:rsid w:val="00E13AB5"/>
    <w:rsid w:val="00E13B9E"/>
    <w:rsid w:val="00E13F3C"/>
    <w:rsid w:val="00E1430E"/>
    <w:rsid w:val="00E144B9"/>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7B6"/>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B06"/>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F0D"/>
    <w:rsid w:val="00E531DB"/>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3E60"/>
    <w:rsid w:val="00E74705"/>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22F"/>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1594"/>
    <w:rsid w:val="00F62259"/>
    <w:rsid w:val="00F62999"/>
    <w:rsid w:val="00F631DA"/>
    <w:rsid w:val="00F635B6"/>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E0"/>
    <w:rsid w:val="00F76BA3"/>
    <w:rsid w:val="00F774DD"/>
    <w:rsid w:val="00F775C7"/>
    <w:rsid w:val="00F779CA"/>
    <w:rsid w:val="00F77B9E"/>
    <w:rsid w:val="00F80126"/>
    <w:rsid w:val="00F80B66"/>
    <w:rsid w:val="00F80E0A"/>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D46"/>
    <w:rsid w:val="00FC5169"/>
    <w:rsid w:val="00FC52CC"/>
    <w:rsid w:val="00FC5884"/>
    <w:rsid w:val="00FC5F87"/>
    <w:rsid w:val="00FC6167"/>
    <w:rsid w:val="00FC6612"/>
    <w:rsid w:val="00FC68C6"/>
    <w:rsid w:val="00FC6B39"/>
    <w:rsid w:val="00FC6DFD"/>
    <w:rsid w:val="00FC70A0"/>
    <w:rsid w:val="00FC759A"/>
    <w:rsid w:val="00FC769D"/>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277"/>
    <w:rsid w:val="00FF47DF"/>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footer" Target="footer1.xml"/><Relationship Id="rId7" Type="http://schemas.openxmlformats.org/officeDocument/2006/relationships/comments" Target="comment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8</TotalTime>
  <Pages>50</Pages>
  <Words>39142</Words>
  <Characters>223111</Characters>
  <Application>Microsoft Office Word</Application>
  <DocSecurity>0</DocSecurity>
  <Lines>1859</Lines>
  <Paragraphs>523</Paragraphs>
  <ScaleCrop>false</ScaleCrop>
  <Company/>
  <LinksUpToDate>false</LinksUpToDate>
  <CharactersWithSpaces>26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7203</cp:revision>
  <dcterms:created xsi:type="dcterms:W3CDTF">2022-11-19T16:04:00Z</dcterms:created>
  <dcterms:modified xsi:type="dcterms:W3CDTF">2023-05-14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